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2EA5873C"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5791A870"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867669">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93d3f526-0304-492e-b185-4e03c8200d17"]},{"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686015F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867669">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93d3f526-0304-492e-b185-4e03c8200d17"]},{"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BA3BA0">
        <w:rPr>
          <w:bCs/>
        </w:rPr>
        <w:t xml:space="preserve">  </w:t>
      </w:r>
      <w:commentRangeStart w:id="7"/>
      <w:r w:rsidR="00BA3BA0">
        <w:rPr>
          <w:bCs/>
        </w:rPr>
        <w:t>Heart and muscle weights were determined by</w:t>
      </w:r>
      <w:commentRangeEnd w:id="7"/>
      <w:r w:rsidR="00BA3BA0">
        <w:rPr>
          <w:rStyle w:val="CommentReference"/>
        </w:rPr>
        <w:commentReference w:id="7"/>
      </w:r>
    </w:p>
    <w:p w14:paraId="50A5FCCB" w14:textId="77777777" w:rsidR="00E55F38" w:rsidRDefault="00E55F38" w:rsidP="0052183D"/>
    <w:p w14:paraId="609ADDB8" w14:textId="06F0F82D" w:rsidR="00502BBA" w:rsidRDefault="0052183D" w:rsidP="0052183D">
      <w:r>
        <w:t xml:space="preserve">For </w:t>
      </w:r>
      <w:r w:rsidR="00D86AFE">
        <w:t xml:space="preserve">calorimetry </w:t>
      </w:r>
      <w:r>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8"/>
      <w:r w:rsidR="00502BBA">
        <w:t xml:space="preserve">vehicle </w:t>
      </w:r>
      <w:commentRangeEnd w:id="8"/>
      <w:r w:rsidR="00502BBA">
        <w:rPr>
          <w:rStyle w:val="CommentReference"/>
        </w:rPr>
        <w:commentReference w:id="8"/>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343FBFBE"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w:t>
      </w:r>
      <w:r w:rsidR="001A7E83">
        <w:lastRenderedPageBreak/>
        <w:t xml:space="preserve">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0DCD4549" w14:textId="16E7B765" w:rsidR="0039397E" w:rsidRDefault="0039397E" w:rsidP="0039397E">
      <w:pPr>
        <w:pStyle w:val="Heading2"/>
      </w:pPr>
      <w:commentRangeStart w:id="9"/>
      <w:r>
        <w:t>Triglyceride and Glycogen Determination</w:t>
      </w:r>
      <w:commentRangeEnd w:id="9"/>
      <w:r>
        <w:rPr>
          <w:rStyle w:val="CommentReference"/>
          <w:rFonts w:asciiTheme="minorHAnsi" w:eastAsiaTheme="minorEastAsia" w:hAnsiTheme="minorHAnsi" w:cstheme="minorBidi"/>
          <w:b w:val="0"/>
          <w:bCs w:val="0"/>
          <w:color w:val="auto"/>
        </w:rPr>
        <w:commentReference w:id="9"/>
      </w:r>
    </w:p>
    <w:p w14:paraId="7E25B47B" w14:textId="5A8B976A" w:rsidR="00C868B8" w:rsidRDefault="00D86AFE" w:rsidP="00C868B8">
      <w:r>
        <w:t xml:space="preserve">Triglyceride and glycogen levels were determined from snap frozen tissues as previously described </w:t>
      </w:r>
      <w:r>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fldChar w:fldCharType="separate"/>
      </w:r>
      <w:r w:rsidRPr="00D86AFE">
        <w:rPr>
          <w:noProof/>
        </w:rPr>
        <w:t>[11]</w:t>
      </w:r>
      <w:r>
        <w:fldChar w:fldCharType="end"/>
      </w:r>
      <w:r>
        <w:t>.</w:t>
      </w:r>
    </w:p>
    <w:p w14:paraId="0789DFDA" w14:textId="066A62E1" w:rsidR="00C868B8" w:rsidRDefault="00C868B8" w:rsidP="00C868B8">
      <w:pPr>
        <w:pStyle w:val="Heading2"/>
      </w:pPr>
      <w:r>
        <w:t xml:space="preserve">Insulin and </w:t>
      </w:r>
      <w:proofErr w:type="spellStart"/>
      <w:r>
        <w:t>Glucuose</w:t>
      </w:r>
      <w:proofErr w:type="spellEnd"/>
      <w:r>
        <w:t xml:space="preserv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via a glucometer (</w:t>
      </w:r>
      <w:proofErr w:type="spellStart"/>
      <w:r>
        <w:t>accucheck</w:t>
      </w:r>
      <w:proofErr w:type="spellEnd"/>
      <w:r>
        <w:t xml:space="preserve">).  For high fat diet studies, because fat mass was dramatically different between groups, we injected insulin at 0.7mU/g of fat free mass rather than body weight.  For glucose tolerance tests 1 mg/kg glucose was injected into 6h fasted mice and glucose was </w:t>
      </w:r>
      <w:proofErr w:type="spellStart"/>
      <w:r>
        <w:t>analysed</w:t>
      </w:r>
      <w:proofErr w:type="spellEnd"/>
      <w:r>
        <w:t xml:space="preserve">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10"/>
      <w:proofErr w:type="spellStart"/>
      <w:r>
        <w:t>CrystalChem</w:t>
      </w:r>
      <w:commentRangeEnd w:id="10"/>
      <w:proofErr w:type="spellEnd"/>
      <w:r w:rsidR="007F46DE">
        <w:rPr>
          <w:rStyle w:val="CommentReference"/>
        </w:rPr>
        <w:commentReference w:id="10"/>
      </w:r>
      <w:r>
        <w:t>).</w:t>
      </w:r>
    </w:p>
    <w:p w14:paraId="5B4A182B" w14:textId="77777777" w:rsidR="00F82FCB" w:rsidRDefault="00F82FCB" w:rsidP="00C868B8"/>
    <w:p w14:paraId="1B6BE666" w14:textId="673089F4" w:rsidR="00F82FCB" w:rsidRDefault="00F82FCB" w:rsidP="00F82FCB">
      <w:pPr>
        <w:pStyle w:val="Heading2"/>
      </w:pPr>
      <w:commentRangeStart w:id="11"/>
      <w:proofErr w:type="spellStart"/>
      <w:r>
        <w:t>RNAseq</w:t>
      </w:r>
      <w:proofErr w:type="spellEnd"/>
      <w:r>
        <w:t xml:space="preserve"> Analysis</w:t>
      </w:r>
      <w:commentRangeEnd w:id="11"/>
      <w:r w:rsidR="00BA3BA0">
        <w:rPr>
          <w:rStyle w:val="CommentReference"/>
          <w:rFonts w:asciiTheme="minorHAnsi" w:eastAsiaTheme="minorEastAsia" w:hAnsiTheme="minorHAnsi" w:cstheme="minorBidi"/>
          <w:b w:val="0"/>
          <w:bCs w:val="0"/>
          <w:color w:val="auto"/>
        </w:rPr>
        <w:commentReference w:id="11"/>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2"/>
      <w:r>
        <w:t>NADH Staining of Muscle Sections</w:t>
      </w:r>
      <w:commentRangeEnd w:id="12"/>
      <w:r w:rsidR="00BA3BA0">
        <w:rPr>
          <w:rStyle w:val="CommentReference"/>
          <w:rFonts w:asciiTheme="minorHAnsi" w:eastAsiaTheme="minorEastAsia" w:hAnsiTheme="minorHAnsi" w:cstheme="minorBidi"/>
          <w:b w:val="0"/>
          <w:bCs w:val="0"/>
          <w:color w:val="auto"/>
        </w:rPr>
        <w:commentReference w:id="12"/>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t>
      </w:r>
      <w:r w:rsidR="0045183A">
        <w:lastRenderedPageBreak/>
        <w:t xml:space="preserve">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3"/>
      <w:r>
        <w:t>Results</w:t>
      </w:r>
      <w:commentRangeEnd w:id="13"/>
      <w:r w:rsidR="0045183A">
        <w:rPr>
          <w:rStyle w:val="CommentReference"/>
          <w:rFonts w:asciiTheme="minorHAnsi" w:eastAsiaTheme="minorEastAsia" w:hAnsiTheme="minorHAnsi" w:cstheme="minorBidi"/>
          <w:b w:val="0"/>
          <w:bCs w:val="0"/>
          <w:color w:val="auto"/>
        </w:rPr>
        <w:commentReference w:id="13"/>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1F8FF079" w:rsidR="00EE7DA9" w:rsidRDefault="00F0463F" w:rsidP="00EE7DA9">
      <w:r>
        <w:t xml:space="preserve">Both short term overfeeding and chronic obesity result in increased energy expenditure.  To test whether mTORC1 plays a role in </w:t>
      </w:r>
      <w:r w:rsidR="00353984">
        <w:t xml:space="preserve">the short-term responses to </w:t>
      </w:r>
      <w:proofErr w:type="spellStart"/>
      <w:r w:rsidR="00353984">
        <w:t>obesegenic</w:t>
      </w:r>
      <w:proofErr w:type="spellEnd"/>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B-C, this caused an increase in energy expenditure in the vehicle</w:t>
      </w:r>
      <w:r w:rsidR="00502BBA">
        <w:t xml:space="preserve"> injected</w:t>
      </w:r>
      <w:r w:rsidR="00395526">
        <w:t xml:space="preserve"> but not rapamycin treated animals.  This was not associated with differences in physical activity as measur</w:t>
      </w:r>
      <w:r w:rsidR="0087648E">
        <w:t>ed within these cages (Figures 1</w:t>
      </w:r>
      <w:r w:rsidR="00395526">
        <w:t>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7239889F"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rsidR="007756BC">
        <w:rPr>
          <w:rStyle w:val="CommentReference"/>
        </w:rPr>
        <w:commentReference w:id="14"/>
      </w:r>
      <w:r>
        <w:t xml:space="preserve">Consistent with prior reports using </w:t>
      </w:r>
      <w:r>
        <w:rPr>
          <w:i/>
        </w:rPr>
        <w:t>ACTA1-Cre</w:t>
      </w:r>
      <w:r>
        <w:t xml:space="preserve"> driven </w:t>
      </w:r>
      <w:r>
        <w:rPr>
          <w:i/>
        </w:rPr>
        <w:t>Tsc1</w:t>
      </w:r>
      <w:r>
        <w:t xml:space="preserve"> knockout we observed a XX % elevation in energy expenditure in muscle specific </w:t>
      </w:r>
      <w:r>
        <w:rPr>
          <w:i/>
        </w:rPr>
        <w:t>Tsc1</w:t>
      </w:r>
      <w:r>
        <w:t xml:space="preserve"> knockout mouse (Figure 1F) but with no observable differences in physical activity during</w:t>
      </w:r>
      <w:r w:rsidR="00106DC4">
        <w:t xml:space="preserve"> the</w:t>
      </w:r>
      <w:r>
        <w:t xml:space="preserve"> monitoring</w:t>
      </w:r>
      <w:r w:rsidR="00106DC4">
        <w:t xml:space="preserve"> period</w:t>
      </w:r>
      <w:r w:rsidR="00472BDC">
        <w:t xml:space="preserve"> (Figure 1G</w:t>
      </w:r>
      <w:r w:rsidR="00472BDC">
        <w:softHyphen/>
      </w:r>
      <w:r w:rsidR="00472BDC">
        <w:softHyphen/>
      </w:r>
      <w:r w:rsidR="00472BDC">
        <w:softHyphen/>
      </w:r>
      <w:r w:rsidR="00472BDC">
        <w:softHyphen/>
      </w:r>
      <w:r>
        <w:t>).  These data are consistent with a physiological role of mTORC1 in moderating organismal energy expenditure.</w:t>
      </w:r>
      <w:r w:rsidR="00C64A2D">
        <w:t xml:space="preserve">  We next evaluated food intake in these animals on both NCD and HFD diets.  As shown in </w:t>
      </w:r>
      <w:commentRangeStart w:id="15"/>
      <w:r w:rsidR="00C64A2D">
        <w:t>Figure 1E</w:t>
      </w:r>
      <w:commentRangeEnd w:id="15"/>
      <w:r w:rsidR="00C64A2D">
        <w:rPr>
          <w:rStyle w:val="CommentReference"/>
        </w:rPr>
        <w:commentReference w:id="15"/>
      </w:r>
      <w:r w:rsidR="00C64A2D">
        <w:t xml:space="preserve">, while the HFD animals ingested more calories, there was no 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5D2C69AB"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the muscle </w:t>
      </w:r>
      <w:r w:rsidR="0087648E">
        <w:rPr>
          <w:i/>
        </w:rPr>
        <w:t xml:space="preserve">Tsc1 </w:t>
      </w:r>
      <w:r w:rsidR="0087648E">
        <w:t xml:space="preserve">knockout animals over the course of </w:t>
      </w:r>
      <w:commentRangeStart w:id="16"/>
      <w:r w:rsidR="0087648E">
        <w:t xml:space="preserve">XX </w:t>
      </w:r>
      <w:commentRangeEnd w:id="16"/>
      <w:r w:rsidR="0087648E">
        <w:rPr>
          <w:rStyle w:val="CommentReference"/>
        </w:rPr>
        <w:commentReference w:id="16"/>
      </w:r>
      <w:r w:rsidR="0087648E">
        <w:t>months on a normal chow diet.  While we did not observe any differences in lean mass, we did observe a striking lack of fat mass accumulation as these animals grew in size on a normal chow diet, becoming more apparent as the animals aged</w:t>
      </w:r>
      <w:r w:rsidR="00B04B43">
        <w:t xml:space="preserve"> (Figures 2</w:t>
      </w:r>
      <w:r w:rsidR="00472BDC">
        <w:t>A</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t>
      </w:r>
      <w:r w:rsidR="0087648E">
        <w:lastRenderedPageBreak/>
        <w:t xml:space="preserve">weights of fat pads from wild-type and </w:t>
      </w:r>
      <w:r w:rsidR="0087648E">
        <w:rPr>
          <w:i/>
        </w:rPr>
        <w:t>Tsc1</w:t>
      </w:r>
      <w:r w:rsidR="0087648E">
        <w:t xml:space="preserve"> knockout mice, and found that both subcutaneous and </w:t>
      </w:r>
      <w:proofErr w:type="spellStart"/>
      <w:r w:rsidR="0087648E">
        <w:t>epdidymal</w:t>
      </w:r>
      <w:proofErr w:type="spellEnd"/>
      <w:r w:rsidR="0087648E">
        <w:t xml:space="preserve"> fat pads were reduced in size</w:t>
      </w:r>
      <w:r w:rsidR="00B04B43">
        <w:t xml:space="preserve"> (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7"/>
      <w:r>
        <w:t xml:space="preserve">resistant </w:t>
      </w:r>
      <w:commentRangeEnd w:id="17"/>
      <w:r>
        <w:rPr>
          <w:rStyle w:val="CommentReference"/>
        </w:rPr>
        <w:commentReference w:id="17"/>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ted female lean mass was much lower.</w:t>
      </w:r>
      <w:bookmarkStart w:id="18" w:name="_GoBack"/>
      <w:bookmarkEnd w:id="18"/>
      <w:r>
        <w:t xml:space="preserve">  </w:t>
      </w:r>
    </w:p>
    <w:p w14:paraId="4FB72DE4" w14:textId="77777777" w:rsidR="00BB27F2" w:rsidRDefault="00BB27F2" w:rsidP="0087648E"/>
    <w:p w14:paraId="15BC992A" w14:textId="1DF0036D" w:rsidR="00B04B43" w:rsidRDefault="0087648E" w:rsidP="0087648E">
      <w:r>
        <w:t xml:space="preserve">Upon sacrifice, fat pads were excised from these animals, and consistent with the body composition determinations, we observed </w:t>
      </w:r>
      <w:proofErr w:type="gramStart"/>
      <w:r>
        <w:t>a</w:t>
      </w:r>
      <w:proofErr w:type="gramEnd"/>
      <w:r>
        <w:t xml:space="preserve"> </w:t>
      </w:r>
      <w:commentRangeStart w:id="19"/>
      <w:r>
        <w:t>XXX-YYY</w:t>
      </w:r>
      <w:commentRangeEnd w:id="19"/>
      <w:r>
        <w:rPr>
          <w:rStyle w:val="CommentReference"/>
        </w:rPr>
        <w:commentReference w:id="19"/>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33149DF"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867669">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5,46]","plainTextFormattedCitation":"[45,46]","previouslyFormattedCitation":"[45,46]"},"properties":{"noteIndex":0},"schema":"https://github.com/citation-style-language/schema/raw/master/csl-citation.json"}</w:instrText>
      </w:r>
      <w:r>
        <w:fldChar w:fldCharType="separate"/>
      </w:r>
      <w:r w:rsidR="003840F7" w:rsidRPr="003840F7">
        <w:rPr>
          <w:noProof/>
        </w:rPr>
        <w:t>[45,46]</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867669">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fldChar w:fldCharType="separate"/>
      </w:r>
      <w:r w:rsidR="003840F7" w:rsidRPr="003840F7">
        <w:rPr>
          <w:noProof/>
        </w:rPr>
        <w:t>[46]</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867669">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7]","plainTextFormattedCitation":"[47]","previouslyFormattedCitation":"[47]"},"properties":{"noteIndex":0},"schema":"https://github.com/citation-style-language/schema/raw/master/csl-citation.json"}</w:instrText>
      </w:r>
      <w:r w:rsidR="007E574F">
        <w:fldChar w:fldCharType="separate"/>
      </w:r>
      <w:r w:rsidR="003840F7" w:rsidRPr="003840F7">
        <w:rPr>
          <w:noProof/>
        </w:rPr>
        <w:t>[47]</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54662EE1" w:rsidR="00F82FCB" w:rsidRDefault="003F7532" w:rsidP="003669B1">
      <w:r>
        <w:lastRenderedPageBreak/>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867669">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8–51]","plainTextFormattedCitation":"[48–51]","previouslyFormattedCitation":"[48–51]"},"properties":{"noteIndex":0},"schema":"https://github.com/citation-style-language/schema/raw/master/csl-citation.json"}</w:instrText>
      </w:r>
      <w:r w:rsidR="00412036">
        <w:fldChar w:fldCharType="separate"/>
      </w:r>
      <w:r w:rsidR="003840F7" w:rsidRPr="003840F7">
        <w:rPr>
          <w:noProof/>
        </w:rPr>
        <w:t>[48–51]</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20"/>
      <w:r w:rsidR="004905D8">
        <w:t>ER</w:t>
      </w:r>
      <w:commentRangeEnd w:id="20"/>
      <w:r w:rsidR="006374B4">
        <w:rPr>
          <w:rStyle w:val="CommentReference"/>
        </w:rPr>
        <w:commentReference w:id="20"/>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29619B34"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867669">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2,53]","plainTextFormattedCitation":"[52,53]","previouslyFormattedCitation":"[52,53]"},"properties":{"noteIndex":0},"schema":"https://github.com/citation-style-language/schema/raw/master/csl-citation.json"}</w:instrText>
      </w:r>
      <w:r w:rsidR="006F352E">
        <w:fldChar w:fldCharType="separate"/>
      </w:r>
      <w:r w:rsidR="003840F7" w:rsidRPr="003840F7">
        <w:rPr>
          <w:noProof/>
        </w:rPr>
        <w:t>[52,53]</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867669">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4,55]","plainTextFormattedCitation":"[54,55]","previouslyFormattedCitation":"[54,55]"},"properties":{"noteIndex":0},"schema":"https://github.com/citation-style-language/schema/raw/master/csl-citation.json"}</w:instrText>
      </w:r>
      <w:r w:rsidR="00DD2A58">
        <w:fldChar w:fldCharType="separate"/>
      </w:r>
      <w:r w:rsidR="003840F7" w:rsidRPr="003840F7">
        <w:rPr>
          <w:noProof/>
        </w:rPr>
        <w:t>[54,55]</w:t>
      </w:r>
      <w:r w:rsidR="00DD2A58">
        <w:fldChar w:fldCharType="end"/>
      </w:r>
      <w:r w:rsidR="00DD2A58">
        <w:t>.</w:t>
      </w:r>
    </w:p>
    <w:p w14:paraId="7DB7B094" w14:textId="77777777" w:rsidR="00D86AFE" w:rsidRDefault="00D86AFE" w:rsidP="00D86AFE"/>
    <w:p w14:paraId="6320D5D1" w14:textId="556F5050"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867669">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6,57]","plainTextFormattedCitation":"[56,57]","previouslyFormattedCitation":"[56,57]"},"properties":{"noteIndex":0},"schema":"https://github.com/citation-style-language/schema/raw/master/csl-citation.json"}</w:instrText>
      </w:r>
      <w:r>
        <w:fldChar w:fldCharType="separate"/>
      </w:r>
      <w:r w:rsidR="003840F7" w:rsidRPr="003840F7">
        <w:rPr>
          <w:noProof/>
        </w:rPr>
        <w:t>[56,57]</w:t>
      </w:r>
      <w:r>
        <w:fldChar w:fldCharType="end"/>
      </w:r>
      <w:r>
        <w:t xml:space="preserve">. For example, </w:t>
      </w:r>
      <w:r>
        <w:lastRenderedPageBreak/>
        <w:t>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867669">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7–63]","plainTextFormattedCitation":"[57–63]","previouslyFormattedCitation":"[57–63]"},"properties":{"noteIndex":0},"schema":"https://github.com/citation-style-language/schema/raw/master/csl-citation.json"}</w:instrText>
      </w:r>
      <w:r w:rsidRPr="00CB1C98">
        <w:fldChar w:fldCharType="separate"/>
      </w:r>
      <w:r w:rsidR="003840F7" w:rsidRPr="003840F7">
        <w:rPr>
          <w:noProof/>
        </w:rPr>
        <w:t>[57–63]</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867669">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4–66]","plainTextFormattedCitation":"[64–66]","previouslyFormattedCitation":"[64–66]"},"properties":{"noteIndex":0},"schema":"https://github.com/citation-style-language/schema/raw/master/csl-citation.json"}</w:instrText>
      </w:r>
      <w:r w:rsidRPr="00CB1C98">
        <w:fldChar w:fldCharType="separate"/>
      </w:r>
      <w:r w:rsidR="003840F7" w:rsidRPr="003840F7">
        <w:rPr>
          <w:noProof/>
        </w:rPr>
        <w:t>[64–66]</w:t>
      </w:r>
      <w:r w:rsidRPr="00CB1C98">
        <w:fldChar w:fldCharType="end"/>
      </w:r>
      <w:r>
        <w:t xml:space="preserve">. </w:t>
      </w:r>
    </w:p>
    <w:p w14:paraId="41D0AC97" w14:textId="77777777" w:rsidR="007D1A22" w:rsidRDefault="007D1A22" w:rsidP="007D1A22"/>
    <w:p w14:paraId="7EB87ED1" w14:textId="255F2B18"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867669">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7,68]","plainTextFormattedCitation":"[67,68]","previouslyFormattedCitation":"[67,68]"},"properties":{"noteIndex":0},"schema":"https://github.com/citation-style-language/schema/raw/master/csl-citation.json"}</w:instrText>
      </w:r>
      <w:r>
        <w:fldChar w:fldCharType="separate"/>
      </w:r>
      <w:r w:rsidR="003840F7" w:rsidRPr="003840F7">
        <w:rPr>
          <w:noProof/>
        </w:rPr>
        <w:t>[67,68]</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CE786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69,70]","plainTextFormattedCitation":"[27,69,70]"},"properties":{"noteIndex":0},"schema":"https://github.com/citation-style-language/schema/raw/master/csl-citation.json"}</w:instrText>
      </w:r>
      <w:r w:rsidR="00CE7860">
        <w:fldChar w:fldCharType="separate"/>
      </w:r>
      <w:r w:rsidR="00CE7860" w:rsidRPr="00CE7860">
        <w:rPr>
          <w:noProof/>
        </w:rPr>
        <w:t>[27,69,70]</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4A551998"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CE786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1,72]","plainTextFormattedCitation":"[31,71,72]","previouslyFormattedCitation":"[31,71,72]"},"properties":{"noteIndex":0},"schema":"https://github.com/citation-style-language/schema/raw/master/csl-citation.json"}</w:instrText>
      </w:r>
      <w:r w:rsidR="002638F5">
        <w:fldChar w:fldCharType="separate"/>
      </w:r>
      <w:r w:rsidR="00CE7860" w:rsidRPr="00CE7860">
        <w:rPr>
          <w:noProof/>
        </w:rPr>
        <w:t>[31,71,72]</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CE786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3]","plainTextFormattedCitation":"[73]","previouslyFormattedCitation":"[73]"},"properties":{"noteIndex":0},"schema":"https://github.com/citation-style-language/schema/raw/master/csl-citation.json"}</w:instrText>
      </w:r>
      <w:r w:rsidR="00CD1EC4">
        <w:fldChar w:fldCharType="separate"/>
      </w:r>
      <w:r w:rsidR="00CE7860" w:rsidRPr="00CE7860">
        <w:rPr>
          <w:noProof/>
        </w:rPr>
        <w:t>[73]</w:t>
      </w:r>
      <w:r w:rsidR="00CD1EC4">
        <w:fldChar w:fldCharType="end"/>
      </w:r>
      <w:r w:rsidR="00CD1EC4">
        <w:t xml:space="preserve"> and with the observation that elevated free fatty acids can promote mitochondrial biogenesis </w:t>
      </w:r>
      <w:r w:rsidR="00CD1EC4">
        <w:fldChar w:fldCharType="begin" w:fldLock="1"/>
      </w:r>
      <w:r w:rsidR="00CE786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4]","plainTextFormattedCitation":"[74]","previouslyFormattedCitation":"[74]"},"properties":{"noteIndex":0},"schema":"https://github.com/citation-style-language/schema/raw/master/csl-citation.json"}</w:instrText>
      </w:r>
      <w:r w:rsidR="00CD1EC4">
        <w:fldChar w:fldCharType="separate"/>
      </w:r>
      <w:r w:rsidR="00CE7860" w:rsidRPr="00CE7860">
        <w:rPr>
          <w:noProof/>
        </w:rPr>
        <w:t>[74]</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CE786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8,75]","plainTextFormattedCitation":"[48,75]","previouslyFormattedCitation":"[48,75]"},"properties":{"noteIndex":0},"schema":"https://github.com/citation-style-language/schema/raw/master/csl-citation.json"}</w:instrText>
      </w:r>
      <w:r w:rsidR="00FD1D50">
        <w:fldChar w:fldCharType="separate"/>
      </w:r>
      <w:r w:rsidR="00CE7860" w:rsidRPr="00CE7860">
        <w:rPr>
          <w:noProof/>
        </w:rPr>
        <w:t>[48,75]</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867669">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8–50]","plainTextFormattedCitation":"[48–50]","previouslyFormattedCitation":"[48–50]"},"properties":{"noteIndex":0},"schema":"https://github.com/citation-style-language/schema/raw/master/csl-citation.json"}</w:instrText>
      </w:r>
      <w:r w:rsidR="00CD1EC4">
        <w:fldChar w:fldCharType="separate"/>
      </w:r>
      <w:r w:rsidR="003840F7" w:rsidRPr="003840F7">
        <w:rPr>
          <w:noProof/>
        </w:rPr>
        <w:t>[48–50]</w:t>
      </w:r>
      <w:r w:rsidR="00CD1EC4">
        <w:fldChar w:fldCharType="end"/>
      </w:r>
      <w:r w:rsidR="00412036">
        <w:t xml:space="preserve"> and prevention when it is overexpressed </w:t>
      </w:r>
      <w:r w:rsidR="00412036">
        <w:fldChar w:fldCharType="begin" w:fldLock="1"/>
      </w:r>
      <w:r w:rsidR="00867669">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1]","plainTextFormattedCitation":"[51]","previouslyFormattedCitation":"[51]"},"properties":{"noteIndex":0},"schema":"https://github.com/citation-style-language/schema/raw/master/csl-citation.json"}</w:instrText>
      </w:r>
      <w:r w:rsidR="00412036">
        <w:fldChar w:fldCharType="separate"/>
      </w:r>
      <w:r w:rsidR="003840F7" w:rsidRPr="003840F7">
        <w:rPr>
          <w:noProof/>
        </w:rPr>
        <w:t>[51]</w:t>
      </w:r>
      <w:r w:rsidR="00412036">
        <w:fldChar w:fldCharType="end"/>
      </w:r>
      <w:r w:rsidR="00CD1EC4">
        <w:t xml:space="preserve">. </w:t>
      </w:r>
      <w:commentRangeStart w:id="21"/>
      <w:r w:rsidR="00CD1EC4">
        <w:t>As</w:t>
      </w:r>
      <w:commentRangeEnd w:id="21"/>
      <w:r w:rsidR="00804E7C">
        <w:rPr>
          <w:rStyle w:val="CommentReference"/>
        </w:rPr>
        <w:commentReference w:id="21"/>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lastRenderedPageBreak/>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161DA119"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22"/>
      <w:r w:rsidR="001E0A5E">
        <w:t xml:space="preserve">XXXX </w:t>
      </w:r>
      <w:commentRangeEnd w:id="22"/>
      <w:r w:rsidR="00E22913">
        <w:rPr>
          <w:rStyle w:val="CommentReference"/>
        </w:rPr>
        <w:commentReference w:id="22"/>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0D600EE1" w14:textId="7264965E" w:rsidR="00CE7860" w:rsidRPr="00CE7860" w:rsidRDefault="00871236" w:rsidP="00CE786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CE7860" w:rsidRPr="00CE7860">
        <w:rPr>
          <w:rFonts w:ascii="Garamond" w:hAnsi="Garamond" w:cs="Times New Roman"/>
          <w:noProof/>
        </w:rPr>
        <w:t>[1]</w:t>
      </w:r>
      <w:r w:rsidR="00CE7860" w:rsidRPr="00CE7860">
        <w:rPr>
          <w:rFonts w:ascii="Garamond" w:hAnsi="Garamond" w:cs="Times New Roman"/>
          <w:noProof/>
        </w:rPr>
        <w:tab/>
        <w:t>World Health Organization., 2013. Obesity and Overweight. http://www.who.int/mediacentre/factsheets/fs311/en/.</w:t>
      </w:r>
    </w:p>
    <w:p w14:paraId="39278D3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w:t>
      </w:r>
      <w:r w:rsidRPr="00CE7860">
        <w:rPr>
          <w:rFonts w:ascii="Garamond" w:hAnsi="Garamond" w:cs="Times New Roman"/>
          <w:noProof/>
        </w:rPr>
        <w:tab/>
        <w:t>Leibel, R.L., Hirsch, J., 1984. Diminished energy requirements in reduced-obese patients. Metabolism 33(2): 164–70, Doi: 10.1016/0026-0495(84)90130-6.</w:t>
      </w:r>
    </w:p>
    <w:p w14:paraId="3D60D7F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w:t>
      </w:r>
      <w:r w:rsidRPr="00CE786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4749CA9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w:t>
      </w:r>
      <w:r w:rsidRPr="00CE786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4ECDA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w:t>
      </w:r>
      <w:r w:rsidRPr="00CE786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3D7888A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w:t>
      </w:r>
      <w:r w:rsidRPr="00CE786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541ECA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w:t>
      </w:r>
      <w:r w:rsidRPr="00CE7860">
        <w:rPr>
          <w:rFonts w:ascii="Garamond" w:hAnsi="Garamond" w:cs="Times New Roman"/>
          <w:noProof/>
        </w:rPr>
        <w:tab/>
        <w:t>Efeyan, A., Comb, W.C., Sabatini, D.M., 2015. Nutrient-sensing mechanisms and pathways. Nature 517(7534): 302–10, Doi: 10.1038/nature14190.</w:t>
      </w:r>
    </w:p>
    <w:p w14:paraId="3C394F3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8]</w:t>
      </w:r>
      <w:r w:rsidRPr="00CE786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DA03D8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9]</w:t>
      </w:r>
      <w:r w:rsidRPr="00CE786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07645F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0]</w:t>
      </w:r>
      <w:r w:rsidRPr="00CE786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0BEB7F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1]</w:t>
      </w:r>
      <w:r w:rsidRPr="00CE7860">
        <w:rPr>
          <w:rFonts w:ascii="Garamond" w:hAnsi="Garamond" w:cs="Times New Roman"/>
          <w:noProof/>
        </w:rPr>
        <w:tab/>
        <w:t xml:space="preserve">Lu, B., Bridges, D., Yang, Y., Fisher, K., Cheng, A., Chang, L., et al., 2014. Metabolic </w:t>
      </w:r>
      <w:r w:rsidRPr="00CE7860">
        <w:rPr>
          <w:rFonts w:ascii="Garamond" w:hAnsi="Garamond" w:cs="Times New Roman"/>
          <w:noProof/>
        </w:rPr>
        <w:lastRenderedPageBreak/>
        <w:t>crosstalk: molecular links between glycogen and lipid metabolism in obesity. Diabetes 63(9): 2935–48, Doi: 10.2337/db13-1531.</w:t>
      </w:r>
    </w:p>
    <w:p w14:paraId="1FA4634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2]</w:t>
      </w:r>
      <w:r w:rsidRPr="00CE786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0081B83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3]</w:t>
      </w:r>
      <w:r w:rsidRPr="00CE7860">
        <w:rPr>
          <w:rFonts w:ascii="Garamond" w:hAnsi="Garamond" w:cs="Times New Roman"/>
          <w:noProof/>
        </w:rPr>
        <w:tab/>
        <w:t>Hatfield, I., Harvey, I., Yates, E.R., Redd, J.R., Reiter, L.T., Bridges, D., 2015. The role of TORC1 in muscle development in Drosophila. Scientific Reports 5: 9676, Doi: 10.1038/srep09676.</w:t>
      </w:r>
    </w:p>
    <w:p w14:paraId="0B8507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4]</w:t>
      </w:r>
      <w:r w:rsidRPr="00CE786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098BD3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5]</w:t>
      </w:r>
      <w:r w:rsidRPr="00CE786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543BB52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6]</w:t>
      </w:r>
      <w:r w:rsidRPr="00CE786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11A1C7F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7]</w:t>
      </w:r>
      <w:r w:rsidRPr="00CE786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068022D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8]</w:t>
      </w:r>
      <w:r w:rsidRPr="00CE786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CC59E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9]</w:t>
      </w:r>
      <w:r w:rsidRPr="00CE786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445C5D6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0]</w:t>
      </w:r>
      <w:r w:rsidRPr="00CE786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2678C23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1]</w:t>
      </w:r>
      <w:r w:rsidRPr="00CE786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01BE8FF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2]</w:t>
      </w:r>
      <w:r w:rsidRPr="00CE7860">
        <w:rPr>
          <w:rFonts w:ascii="Garamond" w:hAnsi="Garamond" w:cs="Times New Roman"/>
          <w:noProof/>
        </w:rPr>
        <w:tab/>
        <w:t>Gale, C.R., Martyn, C.N., Cooper, C., Sayer, A.A., 2007. Grip strength, body composition, and mortality. International Journal of Epidemiology 36(1): 228–35, Doi: 10.1093/ije/dyl224.</w:t>
      </w:r>
    </w:p>
    <w:p w14:paraId="06A6D3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3]</w:t>
      </w:r>
      <w:r w:rsidRPr="00CE7860">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91EC2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4]</w:t>
      </w:r>
      <w:r w:rsidRPr="00CE7860">
        <w:rPr>
          <w:rFonts w:ascii="Garamond" w:hAnsi="Garamond" w:cs="Times New Roman"/>
          <w:noProof/>
        </w:rPr>
        <w:tab/>
        <w:t xml:space="preserve">Metter, E.J., Talbot, L. a., Schrager, M., Conwit, R., 2002. Skeletal muscle strength as a predictor of all-cause mortality in healthy men. The Journals of Gerontology. Series </w:t>
      </w:r>
      <w:r w:rsidRPr="00CE7860">
        <w:rPr>
          <w:rFonts w:ascii="Garamond" w:hAnsi="Garamond" w:cs="Times New Roman"/>
          <w:noProof/>
        </w:rPr>
        <w:lastRenderedPageBreak/>
        <w:t>A, Biological Sciences and Medical Sciences 57(10): B359–65, Doi: 10.1093/gerona/57.10.B359.</w:t>
      </w:r>
    </w:p>
    <w:p w14:paraId="3C2B31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5]</w:t>
      </w:r>
      <w:r w:rsidRPr="00CE786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02918B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6]</w:t>
      </w:r>
      <w:r w:rsidRPr="00CE786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3A5F69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7]</w:t>
      </w:r>
      <w:r w:rsidRPr="00CE786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0F24E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8]</w:t>
      </w:r>
      <w:r w:rsidRPr="00CE786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C52A8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9]</w:t>
      </w:r>
      <w:r w:rsidRPr="00CE7860">
        <w:rPr>
          <w:rFonts w:ascii="Garamond" w:hAnsi="Garamond" w:cs="Times New Roman"/>
          <w:noProof/>
        </w:rPr>
        <w:tab/>
        <w:t>Rolfe, D.F., Brown, G.C., 1997. Cellular energy utilization and molecular origin of standard metabolic rate in mammals. Physiological Reviews 77(3): 731–58.</w:t>
      </w:r>
    </w:p>
    <w:p w14:paraId="58FCFE5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0]</w:t>
      </w:r>
      <w:r w:rsidRPr="00CE786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7CB546A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1]</w:t>
      </w:r>
      <w:r w:rsidRPr="00CE786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63B38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2]</w:t>
      </w:r>
      <w:r w:rsidRPr="00CE786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8EC2E6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3]</w:t>
      </w:r>
      <w:r w:rsidRPr="00CE786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7BDA4E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4]</w:t>
      </w:r>
      <w:r w:rsidRPr="00CE786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616CDAD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5]</w:t>
      </w:r>
      <w:r w:rsidRPr="00CE786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2814FDB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6]</w:t>
      </w:r>
      <w:r w:rsidRPr="00CE7860">
        <w:rPr>
          <w:rFonts w:ascii="Garamond" w:hAnsi="Garamond" w:cs="Times New Roman"/>
          <w:noProof/>
        </w:rPr>
        <w:tab/>
        <w:t>Cuthbertson, D., Smith, K., Babraj, J., Leese, G., Waddell, T., Atherton, P., et al., 2005. Anabolic signaling deficits underlie amino acid resistance of wasting, aging muscle. The FASEB Journal</w:t>
      </w:r>
      <w:r w:rsidRPr="00CE7860">
        <w:rPr>
          <w:rFonts w:ascii="Times New Roman" w:hAnsi="Times New Roman" w:cs="Times New Roman"/>
          <w:noProof/>
        </w:rPr>
        <w:t> </w:t>
      </w:r>
      <w:r w:rsidRPr="00CE7860">
        <w:rPr>
          <w:rFonts w:ascii="Garamond" w:hAnsi="Garamond" w:cs="Times New Roman"/>
          <w:noProof/>
        </w:rPr>
        <w:t>: Official Publication of the Federation of American Societies for Experimental Biology 19(3): 422–4, Doi: 10.1096/fj.04-2640fje.</w:t>
      </w:r>
    </w:p>
    <w:p w14:paraId="48554B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7]</w:t>
      </w:r>
      <w:r w:rsidRPr="00CE7860">
        <w:rPr>
          <w:rFonts w:ascii="Garamond" w:hAnsi="Garamond" w:cs="Times New Roman"/>
          <w:noProof/>
        </w:rPr>
        <w:tab/>
        <w:t xml:space="preserve">Tschöp, M.H., Speakman, J.R., Arch, J.R.S., Auwerx, J., Brüning, J.C.C., Chan, L., et </w:t>
      </w:r>
      <w:r w:rsidRPr="00CE7860">
        <w:rPr>
          <w:rFonts w:ascii="Garamond" w:hAnsi="Garamond" w:cs="Times New Roman"/>
          <w:noProof/>
        </w:rPr>
        <w:lastRenderedPageBreak/>
        <w:t>al., 2011. A guide to analysis of mouse energy metabolism. Nature Methods 9(1): 57–63, Doi: 10.1038/nmeth.1806.</w:t>
      </w:r>
    </w:p>
    <w:p w14:paraId="0B50F6D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8]</w:t>
      </w:r>
      <w:r w:rsidRPr="00CE786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1A45F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9]</w:t>
      </w:r>
      <w:r w:rsidRPr="00CE786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6FBB10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0]</w:t>
      </w:r>
      <w:r w:rsidRPr="00CE7860">
        <w:rPr>
          <w:rFonts w:ascii="Garamond" w:hAnsi="Garamond" w:cs="Times New Roman"/>
          <w:noProof/>
        </w:rPr>
        <w:tab/>
        <w:t>R Core Team., 2013. R: A Language and Environment for Statistical Computing.</w:t>
      </w:r>
    </w:p>
    <w:p w14:paraId="10C279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1]</w:t>
      </w:r>
      <w:r w:rsidRPr="00CE7860">
        <w:rPr>
          <w:rFonts w:ascii="Garamond" w:hAnsi="Garamond" w:cs="Times New Roman"/>
          <w:noProof/>
        </w:rPr>
        <w:tab/>
        <w:t>Bates, D.M., Mächler, M., Bolker, B., Walker, S., 2014. Fitting Linear Mixed-Effects Models using lme4. ArXiv 1406.5823: 1–51.</w:t>
      </w:r>
    </w:p>
    <w:p w14:paraId="0FAD09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2]</w:t>
      </w:r>
      <w:r w:rsidRPr="00CE7860">
        <w:rPr>
          <w:rFonts w:ascii="Garamond" w:hAnsi="Garamond" w:cs="Times New Roman"/>
          <w:noProof/>
        </w:rPr>
        <w:tab/>
        <w:t>Therneau, T.M., Grambsch, P.M., 2000. Modeling Survival Data: Extending the Cox Model. New York, NY: Springer New York.</w:t>
      </w:r>
    </w:p>
    <w:p w14:paraId="7C5CF2A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3]</w:t>
      </w:r>
      <w:r w:rsidRPr="00CE7860">
        <w:rPr>
          <w:rFonts w:ascii="Garamond" w:hAnsi="Garamond" w:cs="Times New Roman"/>
          <w:noProof/>
        </w:rPr>
        <w:tab/>
        <w:t>Therneau, T., 2012. A Package for Survival Analysis in S. R package version. Survival.</w:t>
      </w:r>
    </w:p>
    <w:p w14:paraId="14D4F4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4]</w:t>
      </w:r>
      <w:r w:rsidRPr="00CE786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48B2408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5]</w:t>
      </w:r>
      <w:r w:rsidRPr="00CE786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962850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6]</w:t>
      </w:r>
      <w:r w:rsidRPr="00CE786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539780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7]</w:t>
      </w:r>
      <w:r w:rsidRPr="00CE786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762E041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8]</w:t>
      </w:r>
      <w:r w:rsidRPr="00CE786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5E5FC64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9]</w:t>
      </w:r>
      <w:r w:rsidRPr="00CE786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1B45E55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0]</w:t>
      </w:r>
      <w:r w:rsidRPr="00CE7860">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37CDF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1]</w:t>
      </w:r>
      <w:r w:rsidRPr="00CE7860">
        <w:rPr>
          <w:rFonts w:ascii="Garamond" w:hAnsi="Garamond" w:cs="Times New Roman"/>
          <w:noProof/>
        </w:rPr>
        <w:tab/>
        <w:t>Maurya, S.K., Periasamy, M., 2015. Sarcolipin is a novel regulator of muscle metabolism and obesity. Pharmacological Research 102: 270–5, Doi: 10.1016/j.phrs.2015.10.020.</w:t>
      </w:r>
    </w:p>
    <w:p w14:paraId="488E6D0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2]</w:t>
      </w:r>
      <w:r w:rsidRPr="00CE7860">
        <w:rPr>
          <w:rFonts w:ascii="Garamond" w:hAnsi="Garamond" w:cs="Times New Roman"/>
          <w:noProof/>
        </w:rPr>
        <w:tab/>
        <w:t xml:space="preserve">Goodpaster, B.H., He, J., Watkins, S., Kelley, D.E., 2001. Skeletal muscle lipid </w:t>
      </w:r>
      <w:r w:rsidRPr="00CE7860">
        <w:rPr>
          <w:rFonts w:ascii="Garamond" w:hAnsi="Garamond" w:cs="Times New Roman"/>
          <w:noProof/>
        </w:rPr>
        <w:lastRenderedPageBreak/>
        <w:t>content and insulin resistance: Evidence for a paradox in endurance-trained athletes. Journal of Clinical Endocrinology and Metabolism 86(12): 5755–61, Doi: 10.1210/jc.86.12.5755.</w:t>
      </w:r>
    </w:p>
    <w:p w14:paraId="1AF87A6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3]</w:t>
      </w:r>
      <w:r w:rsidRPr="00CE7860">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497CC6B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4]</w:t>
      </w:r>
      <w:r w:rsidRPr="00CE7860">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52E039A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5]</w:t>
      </w:r>
      <w:r w:rsidRPr="00CE7860">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7F1016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6]</w:t>
      </w:r>
      <w:r w:rsidRPr="00CE786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733897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7]</w:t>
      </w:r>
      <w:r w:rsidRPr="00CE786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7F2E8F9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8]</w:t>
      </w:r>
      <w:r w:rsidRPr="00CE786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847BED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9]</w:t>
      </w:r>
      <w:r w:rsidRPr="00CE7860">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33712B6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0]</w:t>
      </w:r>
      <w:r w:rsidRPr="00CE7860">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179BCEF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1]</w:t>
      </w:r>
      <w:r w:rsidRPr="00CE786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4F5F8F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2]</w:t>
      </w:r>
      <w:r w:rsidRPr="00CE7860">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200F380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3]</w:t>
      </w:r>
      <w:r w:rsidRPr="00CE786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02E5F53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4]</w:t>
      </w:r>
      <w:r w:rsidRPr="00CE7860">
        <w:rPr>
          <w:rFonts w:ascii="Garamond" w:hAnsi="Garamond" w:cs="Times New Roman"/>
          <w:noProof/>
        </w:rPr>
        <w:tab/>
        <w:t xml:space="preserve">Giannakou, M.E., Goss, M., Jünger, M.A., Hafen, E., Leevers, S.J., Partridge, L., 2004. </w:t>
      </w:r>
      <w:r w:rsidRPr="00CE7860">
        <w:rPr>
          <w:rFonts w:ascii="Garamond" w:hAnsi="Garamond" w:cs="Times New Roman"/>
          <w:noProof/>
        </w:rPr>
        <w:lastRenderedPageBreak/>
        <w:t>Long-lived Drosophila with overexpressed dFOXO in adult fat body. Science 305(5682): 361, Doi: 10.1126/science.1098219.</w:t>
      </w:r>
    </w:p>
    <w:p w14:paraId="4AFCCBB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5]</w:t>
      </w:r>
      <w:r w:rsidRPr="00CE786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5F20270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6]</w:t>
      </w:r>
      <w:r w:rsidRPr="00CE786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6F86894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7]</w:t>
      </w:r>
      <w:r w:rsidRPr="00CE786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174CDF5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8]</w:t>
      </w:r>
      <w:r w:rsidRPr="00CE786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B215E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9]</w:t>
      </w:r>
      <w:r w:rsidRPr="00CE786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4A2126A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0]</w:t>
      </w:r>
      <w:r w:rsidRPr="00CE786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74D5D0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1]</w:t>
      </w:r>
      <w:r w:rsidRPr="00CE786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99A8F2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2]</w:t>
      </w:r>
      <w:r w:rsidRPr="00CE786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4973D4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3]</w:t>
      </w:r>
      <w:r w:rsidRPr="00CE7860">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BB0835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4]</w:t>
      </w:r>
      <w:r w:rsidRPr="00CE7860">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3DACA269" w14:textId="77777777" w:rsidR="00CE7860" w:rsidRPr="00CE7860" w:rsidRDefault="00CE7860" w:rsidP="00CE7860">
      <w:pPr>
        <w:widowControl w:val="0"/>
        <w:autoSpaceDE w:val="0"/>
        <w:autoSpaceDN w:val="0"/>
        <w:adjustRightInd w:val="0"/>
        <w:spacing w:before="100" w:after="100"/>
        <w:ind w:left="640" w:hanging="640"/>
        <w:rPr>
          <w:rFonts w:ascii="Garamond" w:hAnsi="Garamond"/>
          <w:noProof/>
        </w:rPr>
      </w:pPr>
      <w:r w:rsidRPr="00CE7860">
        <w:rPr>
          <w:rFonts w:ascii="Garamond" w:hAnsi="Garamond" w:cs="Times New Roman"/>
          <w:noProof/>
        </w:rPr>
        <w:t>[75]</w:t>
      </w:r>
      <w:r w:rsidRPr="00CE7860">
        <w:rPr>
          <w:rFonts w:ascii="Garamond" w:hAnsi="Garamond" w:cs="Times New Roman"/>
          <w:noProof/>
        </w:rPr>
        <w:tab/>
        <w:t xml:space="preserve">Sahoo, S.K., Shaikh, S.A., Sopariwala, D.H., Bal, N.C., Periasamy, M., 2013. Sarcolipin Protein Interaction with Sarco(endo)plasmic Reticulum Ca2+ATPase (SERCA) Is Distinct from Phospholamban Protein, and Only Sarcolipin Can Promote Uncoupling of the SERCA Pump. Journal of Biological Chemistry 288(10): </w:t>
      </w:r>
      <w:r w:rsidRPr="00CE7860">
        <w:rPr>
          <w:rFonts w:ascii="Garamond" w:hAnsi="Garamond" w:cs="Times New Roman"/>
          <w:noProof/>
        </w:rPr>
        <w:lastRenderedPageBreak/>
        <w:t>6881–9, Doi: 10.1074/jbc.M112.436915.</w:t>
      </w:r>
    </w:p>
    <w:p w14:paraId="22D37FF9" w14:textId="3DC3C1D2" w:rsidR="00871236" w:rsidRPr="005149B5" w:rsidRDefault="00871236" w:rsidP="00CE786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3BE4D7F0" w:rsidR="0045067A" w:rsidRPr="00DF797E" w:rsidRDefault="003E7617" w:rsidP="003E7617">
      <w:r w:rsidRPr="00C10DEF">
        <w:rPr>
          <w:b/>
        </w:rPr>
        <w:t xml:space="preserve">Figure 2: </w:t>
      </w:r>
      <w:r w:rsidR="00776A6D">
        <w:rPr>
          <w:b/>
        </w:rPr>
        <w:t xml:space="preserve">Body composition of </w:t>
      </w:r>
      <w:r w:rsidR="00776A6D">
        <w:rPr>
          <w:b/>
          <w:i/>
        </w:rPr>
        <w:t>Tsc1</w:t>
      </w:r>
      <w:r w:rsidR="00776A6D">
        <w:rPr>
          <w:b/>
        </w:rPr>
        <w:t xml:space="preserve"> knockout mice</w:t>
      </w:r>
      <w:r w:rsidR="00DF797E">
        <w:rPr>
          <w:b/>
        </w:rPr>
        <w:t xml:space="preserve">.  </w:t>
      </w:r>
      <w:r w:rsidR="00DF797E">
        <w:t>E) Fat and F) Fat-Free mass of animals starting HFD at 10 weeks of age (n=9 and 23 for males and 17 and 44 for females)</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8"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9"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10"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11" w:author="Dave Bridges" w:date="2016-06-09T17:16:00Z" w:initials="DB">
    <w:p w14:paraId="614455D1" w14:textId="486F254D" w:rsidR="00BA3BA0" w:rsidRDefault="00BA3BA0">
      <w:pPr>
        <w:pStyle w:val="CommentText"/>
      </w:pPr>
      <w:r>
        <w:rPr>
          <w:rStyle w:val="CommentReference"/>
        </w:rPr>
        <w:annotationRef/>
      </w:r>
      <w:r>
        <w:t>Quynh please write</w:t>
      </w:r>
    </w:p>
  </w:comment>
  <w:comment w:id="12"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3"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4" w:author="Dave Bridges" w:date="2016-06-08T16:35:00Z" w:initials="DB">
    <w:p w14:paraId="5A8DF493" w14:textId="6D1DF89A" w:rsidR="007756BC" w:rsidRDefault="007756BC">
      <w:pPr>
        <w:pStyle w:val="CommentText"/>
      </w:pPr>
      <w:r>
        <w:rPr>
          <w:rStyle w:val="CommentReference"/>
        </w:rPr>
        <w:annotationRef/>
      </w:r>
      <w:r>
        <w:t xml:space="preserve">Need to </w:t>
      </w:r>
      <w:proofErr w:type="spellStart"/>
      <w:r>
        <w:t>analyse</w:t>
      </w:r>
      <w:proofErr w:type="spellEnd"/>
      <w:r>
        <w:t xml:space="preserve"> calorimetry studies,</w:t>
      </w:r>
    </w:p>
  </w:comment>
  <w:comment w:id="15" w:author="Dave Bridges" w:date="2019-01-30T09:37:00Z" w:initials="DB">
    <w:p w14:paraId="243B2BC8" w14:textId="65B70365" w:rsidR="00C64A2D" w:rsidRDefault="00C64A2D">
      <w:pPr>
        <w:pStyle w:val="CommentText"/>
      </w:pPr>
      <w:r>
        <w:rPr>
          <w:rStyle w:val="CommentReference"/>
        </w:rPr>
        <w:annotationRef/>
      </w:r>
      <w:r>
        <w:t>Add this figure</w:t>
      </w:r>
    </w:p>
  </w:comment>
  <w:comment w:id="16" w:author="Dave Bridges" w:date="2015-08-03T08:05:00Z" w:initials="DB">
    <w:p w14:paraId="6C5CD8C1" w14:textId="77777777" w:rsidR="0087648E" w:rsidRDefault="0087648E" w:rsidP="0087648E">
      <w:pPr>
        <w:pStyle w:val="CommentText"/>
      </w:pPr>
      <w:r>
        <w:rPr>
          <w:rStyle w:val="CommentReference"/>
        </w:rPr>
        <w:annotationRef/>
      </w:r>
      <w:r>
        <w:t>Get this data</w:t>
      </w:r>
    </w:p>
  </w:comment>
  <w:comment w:id="17"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9"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20"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1"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22"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A8DF493" w15:done="0"/>
  <w15:commentEx w15:paraId="243B2BC8" w15:done="0"/>
  <w15:commentEx w15:paraId="6C5CD8C1"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2DFC63C7" w16cid:durableId="1F1E93D7"/>
  <w16cid:commentId w16cid:paraId="035440B0" w16cid:durableId="1F1E93D8"/>
  <w16cid:commentId w16cid:paraId="5273682B" w16cid:durableId="1F1E93D9"/>
  <w16cid:commentId w16cid:paraId="050BF58B" w16cid:durableId="1F1E93DA"/>
  <w16cid:commentId w16cid:paraId="614455D1" w16cid:durableId="1F1E93DB"/>
  <w16cid:commentId w16cid:paraId="55D27F74" w16cid:durableId="1F1E93DC"/>
  <w16cid:commentId w16cid:paraId="3850CF62" w16cid:durableId="1F1E93DD"/>
  <w16cid:commentId w16cid:paraId="243B2BC8" w16cid:durableId="1FFBEEDB"/>
  <w16cid:commentId w16cid:paraId="6C5CD8C1" w16cid:durableId="1F1E93E0"/>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F1152" w14:textId="77777777" w:rsidR="00325100" w:rsidRDefault="00325100" w:rsidP="00907F04">
      <w:r>
        <w:separator/>
      </w:r>
    </w:p>
  </w:endnote>
  <w:endnote w:type="continuationSeparator" w:id="0">
    <w:p w14:paraId="15281B0D" w14:textId="77777777" w:rsidR="00325100" w:rsidRDefault="00325100"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A1D7E" w14:textId="77777777" w:rsidR="00325100" w:rsidRDefault="00325100" w:rsidP="00907F04">
      <w:r>
        <w:separator/>
      </w:r>
    </w:p>
  </w:footnote>
  <w:footnote w:type="continuationSeparator" w:id="0">
    <w:p w14:paraId="67AFBCDF" w14:textId="77777777" w:rsidR="00325100" w:rsidRDefault="00325100"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A6A7C"/>
    <w:rsid w:val="001A6B81"/>
    <w:rsid w:val="001A7E83"/>
    <w:rsid w:val="001B3936"/>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3D11"/>
    <w:rsid w:val="002D65EF"/>
    <w:rsid w:val="002D7887"/>
    <w:rsid w:val="002E0659"/>
    <w:rsid w:val="002E25A9"/>
    <w:rsid w:val="002E45D2"/>
    <w:rsid w:val="00303444"/>
    <w:rsid w:val="00316486"/>
    <w:rsid w:val="0032099B"/>
    <w:rsid w:val="00325100"/>
    <w:rsid w:val="00331B56"/>
    <w:rsid w:val="00331F69"/>
    <w:rsid w:val="00334230"/>
    <w:rsid w:val="0033583C"/>
    <w:rsid w:val="003406C3"/>
    <w:rsid w:val="003407C9"/>
    <w:rsid w:val="00344094"/>
    <w:rsid w:val="00345E99"/>
    <w:rsid w:val="00353984"/>
    <w:rsid w:val="003669B1"/>
    <w:rsid w:val="00373D35"/>
    <w:rsid w:val="0038153C"/>
    <w:rsid w:val="003840F7"/>
    <w:rsid w:val="0038762E"/>
    <w:rsid w:val="0039397E"/>
    <w:rsid w:val="00395526"/>
    <w:rsid w:val="0039667E"/>
    <w:rsid w:val="00396BD8"/>
    <w:rsid w:val="003A0720"/>
    <w:rsid w:val="003B6C80"/>
    <w:rsid w:val="003D55EC"/>
    <w:rsid w:val="003E7617"/>
    <w:rsid w:val="003F5BD8"/>
    <w:rsid w:val="003F5FAC"/>
    <w:rsid w:val="003F6A53"/>
    <w:rsid w:val="003F7532"/>
    <w:rsid w:val="00403E87"/>
    <w:rsid w:val="00410785"/>
    <w:rsid w:val="00412036"/>
    <w:rsid w:val="00426050"/>
    <w:rsid w:val="00427FDD"/>
    <w:rsid w:val="004344F0"/>
    <w:rsid w:val="00445957"/>
    <w:rsid w:val="0045067A"/>
    <w:rsid w:val="00451202"/>
    <w:rsid w:val="0045120B"/>
    <w:rsid w:val="0045183A"/>
    <w:rsid w:val="004555BE"/>
    <w:rsid w:val="0046122A"/>
    <w:rsid w:val="00461ACE"/>
    <w:rsid w:val="00466D21"/>
    <w:rsid w:val="00472BDC"/>
    <w:rsid w:val="004905D8"/>
    <w:rsid w:val="00496EF3"/>
    <w:rsid w:val="004A2F25"/>
    <w:rsid w:val="004A33CD"/>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E5B"/>
    <w:rsid w:val="00662B0A"/>
    <w:rsid w:val="006638A2"/>
    <w:rsid w:val="00667E61"/>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47CA"/>
    <w:rsid w:val="008A11B9"/>
    <w:rsid w:val="008A506B"/>
    <w:rsid w:val="008B795B"/>
    <w:rsid w:val="008C44ED"/>
    <w:rsid w:val="008E02A2"/>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5C50"/>
    <w:rsid w:val="00DA21D3"/>
    <w:rsid w:val="00DC211A"/>
    <w:rsid w:val="00DD2A58"/>
    <w:rsid w:val="00DD3F13"/>
    <w:rsid w:val="00DE3A03"/>
    <w:rsid w:val="00DF797E"/>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463F"/>
    <w:rsid w:val="00F07541"/>
    <w:rsid w:val="00F1021D"/>
    <w:rsid w:val="00F10B8B"/>
    <w:rsid w:val="00F311C5"/>
    <w:rsid w:val="00F52887"/>
    <w:rsid w:val="00F57B88"/>
    <w:rsid w:val="00F60DC7"/>
    <w:rsid w:val="00F64D91"/>
    <w:rsid w:val="00F70CE4"/>
    <w:rsid w:val="00F72D7F"/>
    <w:rsid w:val="00F75ACE"/>
    <w:rsid w:val="00F811D4"/>
    <w:rsid w:val="00F82FCB"/>
    <w:rsid w:val="00F901B5"/>
    <w:rsid w:val="00F94801"/>
    <w:rsid w:val="00F951B7"/>
    <w:rsid w:val="00FA15D0"/>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2D36B-B6DD-284D-B61C-722F34536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15</Pages>
  <Words>49703</Words>
  <Characters>283309</Characters>
  <Application>Microsoft Office Word</Application>
  <DocSecurity>0</DocSecurity>
  <Lines>2360</Lines>
  <Paragraphs>66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77</cp:revision>
  <cp:lastPrinted>2018-08-15T17:02:00Z</cp:lastPrinted>
  <dcterms:created xsi:type="dcterms:W3CDTF">2015-07-01T15:40:00Z</dcterms:created>
  <dcterms:modified xsi:type="dcterms:W3CDTF">2019-01-31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